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avitabil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e.g.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A22A11"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03320923"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 xml:space="preserve">large amounts of AGB-comparable to those found in lowland tropical forests-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0338C9">
        <w:t>However, tropical montane forests are less well-known and more difficult to study using remote sensing techniques</w:t>
      </w:r>
      <w:r w:rsidR="001F1ECC">
        <w:t xml:space="preserve"> (Refs)</w:t>
      </w:r>
      <w:r w:rsidR="000338C9">
        <w:t>.</w:t>
      </w:r>
      <w:r w:rsidR="001F1ECC">
        <w:t xml:space="preserve"> Besides the variability imposed by the rugged terrain of tropical mountains, </w:t>
      </w:r>
      <w:r w:rsidR="004921C3">
        <w:t xml:space="preserve">AGB is highly </w:t>
      </w:r>
      <w:r w:rsidR="00752CDF">
        <w:t>influenced</w:t>
      </w:r>
      <w:r w:rsidR="004921C3">
        <w:t xml:space="preserve"> by land use</w:t>
      </w:r>
      <w:r w:rsidR="009A7289">
        <w:t xml:space="preserve"> </w:t>
      </w:r>
      <w:r w:rsidR="009A7289">
        <w:fldChar w:fldCharType="begin" w:fldLock="1"/>
      </w:r>
      <w:r w:rsidR="009A7289">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rsidR="009A7289">
        <w:fldChar w:fldCharType="separate"/>
      </w:r>
      <w:r w:rsidR="009A7289" w:rsidRPr="009A7289">
        <w:rPr>
          <w:noProof/>
        </w:rPr>
        <w:t>(Cartus et al., 2014)</w:t>
      </w:r>
      <w:r w:rsidR="009A7289">
        <w:fldChar w:fldCharType="end"/>
      </w:r>
      <w:r w:rsidR="004921C3">
        <w:t xml:space="preserve">. </w:t>
      </w:r>
      <w:r w:rsidR="00E97970">
        <w:t>In Mexico, TMCF cover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 xml:space="preserve">in </w:t>
      </w:r>
      <w:r w:rsidR="000405C7">
        <w:t>these forests</w:t>
      </w:r>
      <w:r w:rsidR="000405C7">
        <w:t xml:space="preserve"> (refs).</w:t>
      </w:r>
      <w:r w:rsidR="00E97970">
        <w:t xml:space="preserve"> </w:t>
      </w:r>
      <w:r w:rsidR="001F4B95">
        <w:t xml:space="preserve">Here, </w:t>
      </w:r>
      <w:r w:rsidR="009A7289">
        <w:t xml:space="preserve">using the Mexican Forest Inventory (2009-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143A5C">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5F584D67" w14:textId="2B2C728F" w:rsidR="009B3484" w:rsidRPr="00F526A5" w:rsidRDefault="009B3484">
      <w:r>
        <w:tab/>
      </w:r>
      <w:r w:rsidR="00990D49">
        <w:t xml:space="preserve">The studied sites </w:t>
      </w:r>
      <w:r w:rsidR="00AE59CA">
        <w:t>are heterogeneous landscapes where forest patches are interspersed with agricultural and grazing lands</w:t>
      </w:r>
      <w:r w:rsidR="00305E64">
        <w:t xml:space="preserve">, as commonly found in tropical forests (Refs). </w:t>
      </w:r>
      <w:r w:rsidR="00AE59CA">
        <w:t xml:space="preserve">Thus, sites show a variety of landscape compositions from those dominated by mature forest to those mostly covered by young fallows and agricultural lands. </w:t>
      </w:r>
      <w:r w:rsidR="00A74D97">
        <w:t xml:space="preserve">Consequently, </w:t>
      </w:r>
      <w:r w:rsidR="00AE59CA">
        <w:t xml:space="preserve">AGB patterns in the region are </w:t>
      </w:r>
      <w:r w:rsidR="00A74D97">
        <w:t xml:space="preserve">highly variable. </w:t>
      </w:r>
      <w:r>
        <w:t xml:space="preserve">Average AGB </w:t>
      </w:r>
      <w:r w:rsidR="00990D49">
        <w:t xml:space="preserve">in the studied sites </w:t>
      </w:r>
      <w:r w:rsidR="00857429">
        <w:t xml:space="preserve">(n= 40)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Spracklen and Righelto () for </w:t>
      </w:r>
      <w:r w:rsidR="00EA56E2">
        <w:t>TMCF and being</w:t>
      </w:r>
      <w:r w:rsidR="009A7289">
        <w:t xml:space="preserve"> </w:t>
      </w:r>
      <w:r w:rsidR="00A74D97">
        <w:t xml:space="preserve">in line with Santoro et al’s (2021) and Avitabile et al’s </w:t>
      </w:r>
      <w:r w:rsidR="00BE7D15">
        <w:t xml:space="preserve">(2012) </w:t>
      </w:r>
      <w:r w:rsidR="00A74D97">
        <w:t xml:space="preserve">estimates for the region, but lower than </w:t>
      </w:r>
      <w:r w:rsidR="005024C4">
        <w:t xml:space="preserve">those in </w:t>
      </w:r>
      <w:r w:rsidR="00A74D97">
        <w:t xml:space="preserve">Saatchi et al’s </w:t>
      </w:r>
      <w:r w:rsidR="005024C4">
        <w:t xml:space="preserve">map </w:t>
      </w:r>
      <w:r w:rsidR="00A74D97">
        <w:t xml:space="preserve">(2011). </w:t>
      </w:r>
      <w:r w:rsidR="00752CDF">
        <w:t>This average changes in forest plots at different successional stages. In mature forest</w:t>
      </w:r>
      <w:r w:rsidR="00857429">
        <w:t xml:space="preserve"> (n= 29)</w:t>
      </w:r>
      <w:r w:rsidR="00752CDF">
        <w:t xml:space="preserve">, AGB averages </w:t>
      </w:r>
      <w:r w:rsidR="00752CDF">
        <w:t>354.86 Mg ha</w:t>
      </w:r>
      <w:r w:rsidR="00752CDF" w:rsidRPr="003D324A">
        <w:rPr>
          <w:vertAlign w:val="superscript"/>
        </w:rPr>
        <w:t>-1</w:t>
      </w:r>
      <w:r w:rsidR="00752CDF">
        <w:t xml:space="preserve"> </w:t>
      </w:r>
      <w:r w:rsidR="00752CDF">
        <w:t>which is closer to Saatchi et al’s (2011) estimate for the region</w:t>
      </w:r>
      <w:r w:rsidR="008263D7">
        <w:t xml:space="preserve"> and higher than AGB estimates</w:t>
      </w:r>
      <w:r w:rsidR="00D23817">
        <w:t xml:space="preserve"> found by Spracklen and Righleto () in neotropical TMCF (247 </w:t>
      </w:r>
      <w:r w:rsidR="00D23817">
        <w:t>Mg ha</w:t>
      </w:r>
      <w:r w:rsidR="00D23817" w:rsidRPr="003D324A">
        <w:rPr>
          <w:vertAlign w:val="superscript"/>
        </w:rPr>
        <w:t>-1</w:t>
      </w:r>
      <w:r w:rsidR="00D23817">
        <w:t>).</w:t>
      </w:r>
      <w:r w:rsidR="00DF4556">
        <w:t xml:space="preserve"> </w:t>
      </w:r>
      <w:r w:rsidR="009B5EB1">
        <w:t xml:space="preserve">In contrast, young forests (n= 62) show an average AGB of 151.69 </w:t>
      </w:r>
      <w:r w:rsidR="009B5EB1">
        <w:t>Mg ha</w:t>
      </w:r>
      <w:r w:rsidR="009B5EB1" w:rsidRPr="003D324A">
        <w:rPr>
          <w:vertAlign w:val="superscript"/>
        </w:rPr>
        <w:t>-1</w:t>
      </w:r>
      <w:r w:rsidR="009B5EB1">
        <w:t xml:space="preserve">, but some plots reach values closer to 300 </w:t>
      </w:r>
      <w:r w:rsidR="009B5EB1">
        <w:t>Mg ha</w:t>
      </w:r>
      <w:r w:rsidR="009B5EB1" w:rsidRPr="003D324A">
        <w:rPr>
          <w:vertAlign w:val="superscript"/>
        </w:rPr>
        <w:t>-1</w:t>
      </w:r>
      <w:r w:rsidR="009B5EB1" w:rsidRPr="009B5EB1">
        <w:t>.</w:t>
      </w:r>
      <w:r w:rsidR="009B5EB1">
        <w:t xml:space="preserve"> </w:t>
      </w:r>
      <w:r w:rsidR="00EA56E2">
        <w:t>Despite mature forests contain about twice as much AGB as young forests, they are less common. Thus, both forest types represent similar amounts of the total AGB measured in these sites</w:t>
      </w:r>
      <w:r w:rsidR="00511A1B">
        <w:t xml:space="preserve">. </w:t>
      </w:r>
      <w:r w:rsidR="003E1C8A">
        <w:t>This probably holds true for other TMCF in the country given XX% of this forest is in a process of secondary succession (CONAFOR).</w:t>
      </w:r>
      <w:r w:rsidR="00F526A5">
        <w:t xml:space="preserve"> AGB </w:t>
      </w:r>
      <w:r w:rsidR="00A22A11">
        <w:t>in</w:t>
      </w:r>
      <w:r w:rsidR="00F526A5">
        <w:t xml:space="preserve"> TMCF </w:t>
      </w:r>
      <w:r w:rsidR="00A22A11">
        <w:t>within</w:t>
      </w:r>
      <w:r w:rsidR="00F526A5">
        <w:t xml:space="preserve"> NMO</w:t>
      </w:r>
      <w:r w:rsidR="00A22A11">
        <w:t xml:space="preserve"> estimated here is</w:t>
      </w:r>
      <w:r w:rsidR="00F526A5">
        <w:t xml:space="preserve"> higher than the average value reported</w:t>
      </w:r>
      <w:r w:rsidR="00A22A11">
        <w:t xml:space="preserve"> in</w:t>
      </w:r>
      <w:r w:rsidR="00F526A5">
        <w:t xml:space="preserve"> </w:t>
      </w:r>
      <w:r w:rsidR="00A22A11">
        <w:t>the FI results at the national level</w:t>
      </w:r>
      <w:r w:rsidR="00F526A5">
        <w:t xml:space="preserve">, where this ecosystem </w:t>
      </w:r>
      <w:r w:rsidR="00A22A11">
        <w:t>averages</w:t>
      </w:r>
      <w:r w:rsidR="00F526A5">
        <w:t xml:space="preserve"> 75.41 </w:t>
      </w:r>
      <w:r w:rsidR="00F526A5">
        <w:t>Mg ha</w:t>
      </w:r>
      <w:r w:rsidR="00F526A5" w:rsidRPr="003D324A">
        <w:rPr>
          <w:vertAlign w:val="superscript"/>
        </w:rPr>
        <w:t>-1</w:t>
      </w:r>
      <w:r w:rsidR="00A22A11">
        <w:t xml:space="preserve">. </w:t>
      </w:r>
      <w:r w:rsidR="00F526A5">
        <w:t xml:space="preserve">It is important to note that this value does not </w:t>
      </w:r>
      <w:r w:rsidR="000068F0">
        <w:t xml:space="preserve">distinguishes forests at different successional stages, nor it considers land use intensity or other types of disturbance. </w:t>
      </w:r>
    </w:p>
    <w:p w14:paraId="277C2C0D" w14:textId="547C4003" w:rsidR="001F4B95" w:rsidRDefault="001F4B95">
      <w:pPr>
        <w:rPr>
          <w:b/>
          <w:bCs/>
        </w:rPr>
      </w:pP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Many of the allometric equations do not include tree height (according to Spracklen, these ae could overestimate AGB).</w:t>
      </w:r>
    </w:p>
    <w:p w14:paraId="07F06698" w14:textId="60F90FF3" w:rsidR="006233E5" w:rsidRDefault="006233E5" w:rsidP="00F40B08">
      <w:pPr>
        <w:pStyle w:val="Prrafodelista"/>
        <w:numPr>
          <w:ilvl w:val="0"/>
          <w:numId w:val="3"/>
        </w:numPr>
      </w:pPr>
      <w:r>
        <w:t>Relationship between AGB and slope is very weak although it always appears in the multiple regression models</w:t>
      </w: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70AE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68F0"/>
    <w:rsid w:val="00010F6C"/>
    <w:rsid w:val="0001168F"/>
    <w:rsid w:val="00014DEF"/>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66D9B"/>
    <w:rsid w:val="00070682"/>
    <w:rsid w:val="00074DD4"/>
    <w:rsid w:val="00076817"/>
    <w:rsid w:val="00077CF4"/>
    <w:rsid w:val="00081A96"/>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A5C"/>
    <w:rsid w:val="00143E95"/>
    <w:rsid w:val="00147903"/>
    <w:rsid w:val="0015163A"/>
    <w:rsid w:val="00152618"/>
    <w:rsid w:val="00153894"/>
    <w:rsid w:val="00153CE5"/>
    <w:rsid w:val="00154A9F"/>
    <w:rsid w:val="001565EA"/>
    <w:rsid w:val="0016428E"/>
    <w:rsid w:val="00165B7E"/>
    <w:rsid w:val="0016647D"/>
    <w:rsid w:val="00170871"/>
    <w:rsid w:val="00170AEC"/>
    <w:rsid w:val="001715F4"/>
    <w:rsid w:val="001731D6"/>
    <w:rsid w:val="00180313"/>
    <w:rsid w:val="001860BC"/>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C7010"/>
    <w:rsid w:val="001D03B1"/>
    <w:rsid w:val="001D1557"/>
    <w:rsid w:val="001D1DF5"/>
    <w:rsid w:val="001D415E"/>
    <w:rsid w:val="001D4FEA"/>
    <w:rsid w:val="001D7A5C"/>
    <w:rsid w:val="001F1ECC"/>
    <w:rsid w:val="001F2367"/>
    <w:rsid w:val="001F241B"/>
    <w:rsid w:val="001F34D1"/>
    <w:rsid w:val="001F4B95"/>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05E64"/>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2A14"/>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1C8A"/>
    <w:rsid w:val="003E41BA"/>
    <w:rsid w:val="003E71B7"/>
    <w:rsid w:val="003F025A"/>
    <w:rsid w:val="003F0A35"/>
    <w:rsid w:val="003F58FD"/>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921C3"/>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4C4"/>
    <w:rsid w:val="00502BAD"/>
    <w:rsid w:val="00507854"/>
    <w:rsid w:val="00510FA9"/>
    <w:rsid w:val="00511A1B"/>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3E84"/>
    <w:rsid w:val="00555335"/>
    <w:rsid w:val="00556237"/>
    <w:rsid w:val="005565A0"/>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3E5"/>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66CEE"/>
    <w:rsid w:val="00671C80"/>
    <w:rsid w:val="00675792"/>
    <w:rsid w:val="006802C9"/>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748E"/>
    <w:rsid w:val="006E3054"/>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35D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50AD1"/>
    <w:rsid w:val="008546B6"/>
    <w:rsid w:val="00855752"/>
    <w:rsid w:val="00855D6F"/>
    <w:rsid w:val="00857429"/>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56D3"/>
    <w:rsid w:val="009761E9"/>
    <w:rsid w:val="0097697B"/>
    <w:rsid w:val="009770A2"/>
    <w:rsid w:val="009807DE"/>
    <w:rsid w:val="009847A8"/>
    <w:rsid w:val="009853A5"/>
    <w:rsid w:val="00990D49"/>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2A11"/>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74D97"/>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073"/>
    <w:rsid w:val="00AB7D92"/>
    <w:rsid w:val="00AC34F0"/>
    <w:rsid w:val="00AD0F17"/>
    <w:rsid w:val="00AD1844"/>
    <w:rsid w:val="00AD1D6E"/>
    <w:rsid w:val="00AD2275"/>
    <w:rsid w:val="00AD2B7D"/>
    <w:rsid w:val="00AD5E23"/>
    <w:rsid w:val="00AD65E2"/>
    <w:rsid w:val="00AD6677"/>
    <w:rsid w:val="00AE349C"/>
    <w:rsid w:val="00AE3C93"/>
    <w:rsid w:val="00AE5137"/>
    <w:rsid w:val="00AE59CA"/>
    <w:rsid w:val="00AF2DD0"/>
    <w:rsid w:val="00AF5B8C"/>
    <w:rsid w:val="00AF5C8E"/>
    <w:rsid w:val="00B00F5D"/>
    <w:rsid w:val="00B01785"/>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A6BD8"/>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E7D15"/>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81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A5444"/>
    <w:rsid w:val="00DB0438"/>
    <w:rsid w:val="00DB1BA5"/>
    <w:rsid w:val="00DB3FFB"/>
    <w:rsid w:val="00DB5D83"/>
    <w:rsid w:val="00DB5F41"/>
    <w:rsid w:val="00DB6561"/>
    <w:rsid w:val="00DC69AF"/>
    <w:rsid w:val="00DD2385"/>
    <w:rsid w:val="00DD389F"/>
    <w:rsid w:val="00DE3089"/>
    <w:rsid w:val="00DE3370"/>
    <w:rsid w:val="00DE6399"/>
    <w:rsid w:val="00DF2185"/>
    <w:rsid w:val="00DF2308"/>
    <w:rsid w:val="00DF2D08"/>
    <w:rsid w:val="00DF2DCF"/>
    <w:rsid w:val="00DF309C"/>
    <w:rsid w:val="00DF447D"/>
    <w:rsid w:val="00DF4556"/>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97970"/>
    <w:rsid w:val="00EA0682"/>
    <w:rsid w:val="00EA080D"/>
    <w:rsid w:val="00EA56E2"/>
    <w:rsid w:val="00EA5B92"/>
    <w:rsid w:val="00EB1185"/>
    <w:rsid w:val="00EB5280"/>
    <w:rsid w:val="00EB7B61"/>
    <w:rsid w:val="00EC0971"/>
    <w:rsid w:val="00EC1FFE"/>
    <w:rsid w:val="00EC3665"/>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26A5"/>
    <w:rsid w:val="00F5403C"/>
    <w:rsid w:val="00F540CF"/>
    <w:rsid w:val="00F56ECE"/>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CDC"/>
    <w:rsid w:val="00FA3E68"/>
    <w:rsid w:val="00FA40CD"/>
    <w:rsid w:val="00FA416C"/>
    <w:rsid w:val="00FA4794"/>
    <w:rsid w:val="00FB0A47"/>
    <w:rsid w:val="00FB1F9B"/>
    <w:rsid w:val="00FC20BA"/>
    <w:rsid w:val="00FC40CF"/>
    <w:rsid w:val="00FC56C4"/>
    <w:rsid w:val="00FC6DCB"/>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93</TotalTime>
  <Pages>34</Pages>
  <Words>19697</Words>
  <Characters>112273</Characters>
  <Application>Microsoft Office Word</Application>
  <DocSecurity>0</DocSecurity>
  <Lines>935</Lines>
  <Paragraphs>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29</cp:revision>
  <dcterms:created xsi:type="dcterms:W3CDTF">2022-02-09T04:05:00Z</dcterms:created>
  <dcterms:modified xsi:type="dcterms:W3CDTF">2022-03-2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